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r w:rsidR="00FC2A30">
        <w:t>1</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bookmarkStart w:id="6" w:name="_GoBack"/>
      <w:bookmarkEnd w:id="6"/>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7B418F0"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Figure QUX</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Figure QUX</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F092AE3" w:rsidR="00350FE5" w:rsidRDefault="00E81245">
      <w:pPr>
        <w:pStyle w:val="FirstParagraph"/>
      </w:pPr>
      <w:r>
        <w:t>That the coefficients of determi</w:t>
      </w:r>
      <w:r w:rsidR="006F4CB8">
        <w:t>nation associated with the opti</w:t>
      </w:r>
      <w:r>
        <w:t>mum regression models</w:t>
      </w:r>
      <w:r w:rsidR="006F4CB8">
        <w:t xml:space="preserve"> (</w:t>
      </w:r>
      <w:r w:rsidR="008538A7">
        <w:t>Figure QUX</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0A5DC9F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Figure QUX</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3F98981"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A9CFCB2" w:rsidR="00762256" w:rsidRDefault="008538A7" w:rsidP="00A9751F">
      <w:pPr>
        <w:pStyle w:val="ImageCaption"/>
        <w:spacing w:line="240" w:lineRule="auto"/>
      </w:pPr>
      <w:r>
        <w:rPr>
          <w:b/>
        </w:rPr>
        <w:t>Figure QUX</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7931BAED"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proofErr w:type="spellStart"/>
      <w:r w:rsidR="008538A7">
        <w:t>QUX</w:t>
      </w:r>
      <w:r w:rsidR="00C9106C">
        <w:t>b</w:t>
      </w:r>
      <w:proofErr w:type="spellEnd"/>
      <w:r w:rsidR="00C9106C">
        <w:t xml:space="preserve">).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7C838" w14:textId="77777777" w:rsidR="00A75E0F" w:rsidRDefault="00A75E0F">
      <w:pPr>
        <w:spacing w:after="0"/>
      </w:pPr>
      <w:r>
        <w:separator/>
      </w:r>
    </w:p>
  </w:endnote>
  <w:endnote w:type="continuationSeparator" w:id="0">
    <w:p w14:paraId="04AB9422" w14:textId="77777777" w:rsidR="00A75E0F" w:rsidRDefault="00A75E0F">
      <w:pPr>
        <w:spacing w:after="0"/>
      </w:pPr>
      <w:r>
        <w:continuationSeparator/>
      </w:r>
    </w:p>
  </w:endnote>
  <w:endnote w:type="continuationNotice" w:id="1">
    <w:p w14:paraId="59D731A2" w14:textId="77777777" w:rsidR="00A75E0F" w:rsidRDefault="00A75E0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E84B7" w14:textId="77777777" w:rsidR="00A75E0F" w:rsidRDefault="00A75E0F">
      <w:r>
        <w:separator/>
      </w:r>
    </w:p>
  </w:footnote>
  <w:footnote w:type="continuationSeparator" w:id="0">
    <w:p w14:paraId="2B17F78D" w14:textId="77777777" w:rsidR="00A75E0F" w:rsidRDefault="00A75E0F">
      <w:r>
        <w:continuationSeparator/>
      </w:r>
    </w:p>
  </w:footnote>
  <w:footnote w:type="continuationNotice" w:id="1">
    <w:p w14:paraId="4E31FF63" w14:textId="77777777" w:rsidR="00A75E0F" w:rsidRDefault="00A75E0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E0F"/>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1280-5022-3747-B886-FB43D4190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22</Pages>
  <Words>25917</Words>
  <Characters>14773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0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2</cp:revision>
  <cp:lastPrinted>2020-01-06T10:27:00Z</cp:lastPrinted>
  <dcterms:created xsi:type="dcterms:W3CDTF">2019-12-03T09:32:00Z</dcterms:created>
  <dcterms:modified xsi:type="dcterms:W3CDTF">2020-01-1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